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7A01AE21" w:rsidR="002E0748" w:rsidRDefault="00520BA2">
      <w:r>
        <w:t xml:space="preserve">An important aspect in developing a coherent and reliable scientific literature is the discovery and precise estimation of associations.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16288CD1"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w:t>
      </w:r>
      <w:r w:rsidR="00E834A4">
        <w:t xml:space="preserve">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18BF3449" w:rsidR="00D347AE" w:rsidRDefault="003605DA" w:rsidP="00173FBB">
      <w:r>
        <w:t xml:space="preserve">The current paper </w:t>
      </w:r>
      <w:r w:rsidR="00173FBB">
        <w:t>examines the results of over 300 replication attempts conducted as a part of seven large scale replication studies</w:t>
      </w:r>
      <w:r>
        <w:t xml:space="preserve">. </w:t>
      </w:r>
      <w:r w:rsidR="00BA3FB4">
        <w:t>See Table 1 for</w:t>
      </w:r>
      <w:r w:rsidR="00BA3FB4">
        <w:t xml:space="preserve"> a list of the included</w:t>
      </w:r>
      <w:r w:rsidR="00BA3FB4">
        <w:t xml:space="preserve"> stud</w:t>
      </w:r>
      <w:r w:rsidR="00BA3FB4">
        <w:t>ies</w:t>
      </w:r>
      <w:r w:rsidR="00BA3FB4">
        <w:t>, along with their target population</w:t>
      </w:r>
      <w:r w:rsidR="00AC2B28">
        <w:t>s</w:t>
      </w:r>
      <w:r w:rsidR="00BA3FB4">
        <w:t>, and the percentage</w:t>
      </w:r>
      <w:r w:rsidR="00AC2B28">
        <w:t>s</w:t>
      </w:r>
      <w:r w:rsidR="00BA3FB4">
        <w:t xml:space="preserve"> of replication attempts with a statistically significant results in the same direction as the replicated result. </w:t>
      </w:r>
      <w:r>
        <w:t xml:space="preserve">All of these studies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of these studies </w:t>
      </w:r>
      <w:r w:rsidR="00B25C87">
        <w:t xml:space="preserve">used </w:t>
      </w:r>
      <w:r w:rsidR="00F1374D">
        <w:t>non-random samples of the literature</w:t>
      </w:r>
      <w:r w:rsidR="002E0748">
        <w:t>. A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p>
    <w:p w14:paraId="73AEF405" w14:textId="0E09F9D9" w:rsidR="009F7703" w:rsidRDefault="001A39D9">
      <w:r>
        <w:t>This new body of literature makes it possible to assess the effect of publication bias on the size of the reported effects.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 so close to true null effects to be practically demisable),</w:t>
      </w:r>
      <w:r>
        <w:t xml:space="preserve"> I</w:t>
      </w:r>
      <w:r w:rsidR="00D347AE">
        <w:t xml:space="preserve"> also attempt</w:t>
      </w:r>
      <w:r>
        <w:t xml:space="preserve"> </w:t>
      </w:r>
      <w:r w:rsidR="00D347AE">
        <w:t xml:space="preserve">to estimate the degree to which true effect sizes in the literature are decreased, </w:t>
      </w:r>
      <w:r>
        <w:t xml:space="preserve">by </w:t>
      </w:r>
      <w:r w:rsidR="00D347AE">
        <w:t>excluding those effects which are likely to be true nulls</w:t>
      </w:r>
      <w:r>
        <w:t xml:space="preserve"> using various methods</w:t>
      </w:r>
      <w:r w:rsidR="00D347AE">
        <w:t xml:space="preserve">. </w:t>
      </w:r>
    </w:p>
    <w:p w14:paraId="64772567" w14:textId="6D392AB1" w:rsidR="00A17F8F" w:rsidRPr="00BC4431"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this analysis and </w:t>
      </w:r>
      <w:r w:rsidR="005A6A6F" w:rsidRPr="005A6A6F">
        <w:rPr>
          <w:i/>
        </w:rPr>
        <w:t>…</w:t>
      </w:r>
    </w:p>
    <w:p w14:paraId="235C53E4" w14:textId="0F849B3B" w:rsidR="005E4E1A" w:rsidRDefault="005E4E1A"/>
    <w:p w14:paraId="2AD4AED6" w14:textId="4605E16B" w:rsidR="00BD264C" w:rsidRPr="001D75DD" w:rsidRDefault="00BD264C" w:rsidP="001D75DD">
      <w:pPr>
        <w:pStyle w:val="Heading3"/>
      </w:pPr>
      <w:r w:rsidRPr="001D75DD">
        <w:t>Publication</w:t>
      </w:r>
      <w:r w:rsidR="009F7703">
        <w:t xml:space="preserve"> and reporting</w:t>
      </w:r>
      <w:r w:rsidRPr="001D75DD">
        <w:t xml:space="preserve"> bias</w:t>
      </w:r>
    </w:p>
    <w:p w14:paraId="5D4B257D" w14:textId="6625493C" w:rsidR="005E4E1A" w:rsidRDefault="009F7703">
      <w:r>
        <w:t xml:space="preserve">The most common definition of publication bias is the </w:t>
      </w:r>
      <w:r w:rsidR="00E979A7">
        <w:t xml:space="preserve">idea that studies are more likely to be accepted for publication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w:t>
      </w:r>
      <w:r w:rsidR="0068496B">
        <w:lastRenderedPageBreak/>
        <w:t xml:space="preserve">statistically significant results, </w:t>
      </w:r>
      <w:r w:rsidR="005E6C89">
        <w:t xml:space="preserve">effect sizes in the literature </w:t>
      </w:r>
      <w:r w:rsidR="00D1769A">
        <w:t>will be on average</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880847">
        <w:t xml:space="preserve"> Selective reporting can also lead to the same outcomes, where particular outcome measures are reported, emphasised, or not reported because of the results of statistical analyses. Questionable Research Practices, like p-hacking and Hypothesising After the Results are Known (</w:t>
      </w:r>
      <w:proofErr w:type="spellStart"/>
      <w:r w:rsidR="00880847">
        <w:t>HARKing</w:t>
      </w:r>
      <w:proofErr w:type="spellEnd"/>
      <w:r w:rsidR="00880847">
        <w:t xml:space="preserve">)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on the basis of the some outcome measure such as statistical significance or effect size magnitudes, 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 </w:instrText>
      </w:r>
      <w:r w:rsidR="00713549">
        <w:fldChar w:fldCharType="begin">
          <w:fldData xml:space="preserve">PEVuZE5vdGU+PENpdGU+PEF1dGhvcj5TaW1tb25zPC9BdXRob3I+PFllYXI+MjAxMTwvWWVhcj48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</w:fldData>
        </w:fldChar>
      </w:r>
      <w:r w:rsidR="00713549">
        <w:instrText xml:space="preserve"> ADDIN EN.CITE.DATA </w:instrText>
      </w:r>
      <w:r w:rsidR="00713549">
        <w:fldChar w:fldCharType="end"/>
      </w:r>
      <w:r w:rsidR="00713549">
        <w:fldChar w:fldCharType="separate"/>
      </w:r>
      <w:r w:rsidR="00713549">
        <w:rPr>
          <w:noProof/>
        </w:rPr>
        <w:t>(Murphy &amp; Aguinis, 2017; Simmons, Nelson, &amp; Simonsohn,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5CB37CEC" w14:textId="6BD73911" w:rsidR="006C6FA0" w:rsidRPr="006C6FA0" w:rsidRDefault="00D20EB1">
      <w:pPr>
        <w:rPr>
          <w:b/>
        </w:rPr>
      </w:pPr>
      <w:r>
        <w:t xml:space="preserve">If anything, publication </w:t>
      </w:r>
      <w:r w:rsidR="006C6FA0">
        <w:t>bias towards statistically significant results also appears to be particularly acute in psychology</w:t>
      </w:r>
      <w:r w:rsidR="006C6FA0">
        <w:t xml:space="preserve"> and behavioural research</w:t>
      </w:r>
      <w:r w:rsidR="006C6FA0">
        <w:t xml:space="preserve">. </w:t>
      </w:r>
      <w:r w:rsidR="006C6FA0">
        <w:t>It is difficult</w:t>
      </w:r>
      <w:r w:rsidR="006C6FA0">
        <w:t xml:space="preserve">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t>
      </w:r>
      <w:r w:rsidR="006C6FA0">
        <w:t>without suggesting that publication bias, or the use of QRPs, are inflating the proportion of studies which report statistically significant findings.</w:t>
      </w:r>
      <w:r w:rsidR="00A86D12">
        <w:t xml:space="preserve"> </w:t>
      </w:r>
      <w:r w:rsidR="008249EF">
        <w:t xml:space="preserve">In fact, it seems unlikely that publication bias alone can account for the proportion of studies reporting statistically significant results. 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1A6707">
        <w:t xml:space="preserve"> </w:t>
      </w:r>
      <w:r w:rsidR="00154FFC">
        <w:t xml:space="preserve">The current paper provides an </w:t>
      </w:r>
      <w:proofErr w:type="gramStart"/>
      <w:r w:rsidR="00154FFC">
        <w:t xml:space="preserve">estimate </w:t>
      </w:r>
      <w:r w:rsidR="001A6707">
        <w:t xml:space="preserve"> </w:t>
      </w:r>
      <w:r w:rsidR="00154FFC">
        <w:t>of</w:t>
      </w:r>
      <w:proofErr w:type="gramEnd"/>
      <w:r w:rsidR="00154FFC">
        <w:t xml:space="preserve"> the cumulative effect of these behaviours on published effect sizes.</w:t>
      </w:r>
      <w:r w:rsidR="001A6707">
        <w:t xml:space="preserve"> </w:t>
      </w:r>
    </w:p>
    <w:p w14:paraId="17305853" w14:textId="067A8CB2" w:rsidR="003513EC" w:rsidRDefault="00067FE5" w:rsidP="003605DA">
      <w:pPr>
        <w:pStyle w:val="Heading3"/>
      </w:pPr>
      <w:r>
        <w:t xml:space="preserve">Defining ‘successful’ </w:t>
      </w:r>
      <w:bookmarkStart w:id="0" w:name="_GoBack"/>
      <w:bookmarkEnd w:id="0"/>
      <w:r>
        <w:t>replication</w:t>
      </w:r>
    </w:p>
    <w:p w14:paraId="0D55B187" w14:textId="6D671B93" w:rsidR="00067FE5" w:rsidRDefault="00067FE5">
      <w:r>
        <w:t xml:space="preserve">In order to provide a useful estimate of the effect of studies </w:t>
      </w:r>
    </w:p>
    <w:p w14:paraId="73D88685" w14:textId="08645D23" w:rsidR="00CD6453" w:rsidRDefault="006B397A">
      <w:r>
        <w:t xml:space="preserve">Methods of judging </w:t>
      </w:r>
      <w:r w:rsidR="007D706D">
        <w:t>replication success</w:t>
      </w:r>
      <w:r w:rsidR="005E4E1A">
        <w:t xml:space="preserve"> used in the current study</w:t>
      </w:r>
    </w:p>
    <w:p w14:paraId="4BE6103B" w14:textId="77777777" w:rsidR="00A813B7" w:rsidRDefault="00A24CEA" w:rsidP="00A813B7">
      <w:r w:rsidRPr="007B2FF6">
        <w:rPr>
          <w:b/>
        </w:rPr>
        <w:t>Statistically s</w:t>
      </w:r>
      <w:r w:rsidR="00A22718" w:rsidRPr="007B2FF6">
        <w:rPr>
          <w:b/>
        </w:rPr>
        <w:t>ignificant results</w:t>
      </w:r>
      <w:r w:rsidR="00A22718">
        <w:t xml:space="preserve"> in the replication study</w:t>
      </w:r>
      <w:r w:rsidR="00A813B7">
        <w:t xml:space="preserve">. The p values used in this instance were taken from the replication studies’ data. </w:t>
      </w:r>
    </w:p>
    <w:p w14:paraId="013173D8" w14:textId="68637E02" w:rsidR="00A813B7" w:rsidRDefault="00A813B7" w:rsidP="00A813B7">
      <w:pPr>
        <w:rPr>
          <w:b/>
        </w:rPr>
      </w:pPr>
      <w:r w:rsidRPr="007B2FF6">
        <w:rPr>
          <w:b/>
        </w:rPr>
        <w:t>95% CIs containing the replication effect size</w:t>
      </w:r>
    </w:p>
    <w:p w14:paraId="4507D2CA" w14:textId="54098ACA" w:rsidR="00A22718" w:rsidRDefault="00A813B7">
      <w:r>
        <w:t xml:space="preserve">If there was no publication bias in the literature, under pure sampling variability we would expect to see 83.4% of studies falling in the 95% CI of the original study </w:t>
      </w:r>
      <w:r>
        <w:fldChar w:fldCharType="begin"/>
      </w:r>
      <w:r>
        <w:instrText xml:space="preserve"> ADDIN EN.CITE &lt;EndNote&gt;&lt;Cite&gt;&lt;Author&gt;Cumming&lt;/Author&gt;&lt;Year&gt;2004&lt;/Year&gt;&lt;RecNum&gt;992&lt;/RecNum&gt;&lt;DisplayText&gt;(Cumming, Williams, &amp;amp; Fidler, 2004)&lt;/DisplayText&gt;&lt;record&gt;&lt;rec-number&gt;992&lt;/rec-number&gt;&lt;foreign-keys&gt;&lt;key app="EN" db-id="9xrafw5sx95dvre9w5hpevd89fzwtwr9twsw" timestamp="1539763807"&gt;992&lt;/key&gt;&lt;/foreign-keys&gt;&lt;ref-type name="Journal Article"&gt;17&lt;/ref-type&gt;&lt;contributors&gt;&lt;authors&gt;&lt;author&gt;Cumming, Geoff&lt;/author&gt;&lt;author&gt;Williams, Jennifer&lt;/author&gt;&lt;author&gt;Fidler, Fiona&lt;/author&gt;&lt;/authors&gt;&lt;/contributors&gt;&lt;titles&gt;&lt;title&gt;Replication and Researchers&amp;apos; Understanding of Confidence Intervals and Standard Error Bars&lt;/title&gt;&lt;secondary-title&gt;Understanding Statistics&lt;/secondary-title&gt;&lt;/titles&gt;&lt;periodical&gt;&lt;full-title&gt;Understanding Statistics&lt;/full-title&gt;&lt;/periodical&gt;&lt;pages&gt;299-311&lt;/pages&gt;&lt;volume&gt;3&lt;/volume&gt;&lt;number&gt;4&lt;/number&gt;&lt;dates&gt;&lt;year&gt;2004&lt;/year&gt;&lt;pub-dates&gt;&lt;date&gt;2004/11/01&lt;/date&gt;&lt;/pub-dates&gt;&lt;/dates&gt;&lt;publisher&gt;Routledge&lt;/publisher&gt;&lt;isbn&gt;1534-844X&lt;/isbn&gt;&lt;urls&gt;&lt;related-urls&gt;&lt;url&gt;https://doi.org/10.1207/s15328031us0304_5&lt;/url&gt;&lt;/related-urls&gt;&lt;/urls&gt;&lt;electronic-resource-num&gt;10.1207/s15328031us0304_5&lt;/electronic-resource-num&gt;&lt;/record&gt;&lt;/Cite&gt;&lt;/EndNote&gt;</w:instrText>
      </w:r>
      <w:r>
        <w:fldChar w:fldCharType="separate"/>
      </w:r>
      <w:r>
        <w:rPr>
          <w:noProof/>
        </w:rPr>
        <w:t>(Cumming, Williams, &amp; Fidler, 2004)</w:t>
      </w:r>
      <w:r>
        <w:fldChar w:fldCharType="end"/>
      </w:r>
      <w:r>
        <w:t>. This analysis was performed for all tests were valid SEs could be developed for both the original and replication study (i.e., for t, and correlations, and F tests with a df</w:t>
      </w:r>
      <w:r w:rsidRPr="00CA14F3">
        <w:rPr>
          <w:vertAlign w:val="subscript"/>
        </w:rPr>
        <w:t>1</w:t>
      </w:r>
      <w:r>
        <w:t xml:space="preserve"> of 1). N = `</w:t>
      </w:r>
      <w:proofErr w:type="spellStart"/>
      <w:r>
        <w:t>nSEsvalid</w:t>
      </w:r>
      <w:proofErr w:type="spellEnd"/>
      <w:r>
        <w:t>`.</w:t>
      </w:r>
    </w:p>
    <w:p w14:paraId="4C7B9DFE" w14:textId="7B948D09" w:rsidR="007A4A2C" w:rsidRDefault="00A24CEA">
      <w:r w:rsidRPr="007B2FF6">
        <w:rPr>
          <w:b/>
        </w:rPr>
        <w:t>Bayes Factors</w:t>
      </w:r>
      <w:r>
        <w:t xml:space="preserve"> - BFs 01 </w:t>
      </w:r>
      <w:r w:rsidR="00075B38">
        <w:t xml:space="preserve">were calculated following </w:t>
      </w:r>
      <w:r w:rsidR="00075B38">
        <w:fldChar w:fldCharType="begin"/>
      </w:r>
      <w:r w:rsidR="00075B38">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075B38">
        <w:fldChar w:fldCharType="separate"/>
      </w:r>
      <w:r w:rsidR="00075B38">
        <w:rPr>
          <w:noProof/>
        </w:rPr>
        <w:t>(Wagenmakers, Verhagen, &amp; Ly, 2016)</w:t>
      </w:r>
      <w:r w:rsidR="00075B38">
        <w:fldChar w:fldCharType="end"/>
      </w:r>
      <w:r w:rsidR="00D31830">
        <w:t xml:space="preserve">. </w:t>
      </w:r>
      <w:r w:rsidR="00D31830">
        <w:t xml:space="preserve">The </w:t>
      </w:r>
      <w:r w:rsidR="00D31830" w:rsidRPr="00F04430">
        <w:t>Jeffreys–Zellner–</w:t>
      </w:r>
      <w:proofErr w:type="spellStart"/>
      <w:r w:rsidR="00D31830" w:rsidRPr="00F04430">
        <w:t>Siow</w:t>
      </w:r>
      <w:proofErr w:type="spellEnd"/>
      <w:r w:rsidR="00D31830" w:rsidRPr="00F04430">
        <w:t xml:space="preserve"> (JZS) </w:t>
      </w:r>
      <w:r w:rsidR="00D31830">
        <w:t xml:space="preserve">default </w:t>
      </w:r>
      <w:r w:rsidR="00D31830" w:rsidRPr="00F04430">
        <w:t>prior</w:t>
      </w:r>
      <w:r w:rsidR="00D31830">
        <w:t xml:space="preserve"> was used following </w:t>
      </w:r>
      <w:r w:rsidR="00D31830">
        <w:fldChar w:fldCharType="begin"/>
      </w:r>
      <w:r w:rsidR="003605DA">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D31830">
        <w:fldChar w:fldCharType="separate"/>
      </w:r>
      <w:r w:rsidR="003605DA">
        <w:rPr>
          <w:noProof/>
        </w:rPr>
        <w:t>(Wagenmakers et al., 2016)</w:t>
      </w:r>
      <w:r w:rsidR="00D31830">
        <w:fldChar w:fldCharType="end"/>
      </w:r>
      <w:r w:rsidR="00D31830">
        <w:t xml:space="preserve">, although </w:t>
      </w:r>
      <w:r w:rsidR="00D31830">
        <w:lastRenderedPageBreak/>
        <w:t>these values</w:t>
      </w:r>
      <w:r w:rsidR="00075B38">
        <w:t xml:space="preserve"> should be considered an approximation as they </w:t>
      </w:r>
      <w:r w:rsidR="00976A08">
        <w:t>do not take into account the fact that correlations were converted from other test statistics or effects sizes.</w:t>
      </w:r>
    </w:p>
    <w:p w14:paraId="7CB1034F" w14:textId="2DD8EEF4" w:rsidR="007A4A2C" w:rsidRDefault="007A4A2C"/>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5B3BA9B7" w14:textId="40C0FD64" w:rsidR="00962321" w:rsidRDefault="00073CE5">
      <w:r>
        <w:t>A paper hoping to estimate the average effect of publication bias in psychology using what effect sizes</w:t>
      </w:r>
    </w:p>
    <w:p w14:paraId="38847169" w14:textId="4BFF8E9A" w:rsidR="00962321" w:rsidRDefault="00962321"/>
    <w:p w14:paraId="04C7040F" w14:textId="77777777" w:rsidR="007D706D" w:rsidRDefault="007D706D"/>
    <w:p w14:paraId="512AEA7E" w14:textId="77777777" w:rsidR="007D706D" w:rsidRDefault="007D706D"/>
    <w:p w14:paraId="30F1EF43" w14:textId="77777777" w:rsidR="008249EF" w:rsidRPr="008249EF" w:rsidRDefault="007D706D" w:rsidP="008249EF">
      <w:pPr>
        <w:pStyle w:val="EndNoteBibliography"/>
        <w:spacing w:after="0"/>
        <w:ind w:left="720" w:hanging="720"/>
      </w:pPr>
      <w:r>
        <w:fldChar w:fldCharType="begin"/>
      </w:r>
      <w:r>
        <w:instrText xml:space="preserve"> ADDIN EN.REFLIST </w:instrText>
      </w:r>
      <w:r>
        <w:fldChar w:fldCharType="separate"/>
      </w:r>
      <w:r w:rsidR="008249EF" w:rsidRPr="008249EF">
        <w:t xml:space="preserve">Cohen, J. (1990). Things I have learned (so far). </w:t>
      </w:r>
      <w:r w:rsidR="008249EF" w:rsidRPr="008249EF">
        <w:rPr>
          <w:i/>
        </w:rPr>
        <w:t>American Psychologist, 45</w:t>
      </w:r>
      <w:r w:rsidR="008249EF" w:rsidRPr="008249EF">
        <w:t>(12), 1304-1312. doi:10.1037/0003-066X.45.12.1304</w:t>
      </w:r>
    </w:p>
    <w:p w14:paraId="73049BDB" w14:textId="51B4CA2C" w:rsidR="008249EF" w:rsidRPr="008249EF" w:rsidRDefault="008249EF" w:rsidP="008249EF">
      <w:pPr>
        <w:pStyle w:val="EndNoteBibliography"/>
        <w:spacing w:after="0"/>
        <w:ind w:left="720" w:hanging="720"/>
      </w:pPr>
      <w:r w:rsidRPr="008249EF">
        <w:t xml:space="preserve">Cohen, J. (1994). The earth is round (p &lt; .05). </w:t>
      </w:r>
      <w:r w:rsidRPr="008249EF">
        <w:rPr>
          <w:i/>
        </w:rPr>
        <w:t>American psychologist, The, 49</w:t>
      </w:r>
      <w:r w:rsidRPr="008249EF">
        <w:t>(12), 997-1003. doi:</w:t>
      </w:r>
      <w:hyperlink r:id="rId7" w:history="1">
        <w:r w:rsidRPr="008249EF">
          <w:rPr>
            <w:rStyle w:val="Hyperlink"/>
          </w:rPr>
          <w:t>http://dx.doi.org/10.1037/0003-066X.49.12.997</w:t>
        </w:r>
      </w:hyperlink>
    </w:p>
    <w:p w14:paraId="20691B75" w14:textId="77777777" w:rsidR="008249EF" w:rsidRPr="008249EF" w:rsidRDefault="008249EF" w:rsidP="008249EF">
      <w:pPr>
        <w:pStyle w:val="EndNoteBibliography"/>
        <w:spacing w:after="0"/>
        <w:ind w:left="720" w:hanging="720"/>
      </w:pPr>
      <w:r w:rsidRPr="008249EF">
        <w:t xml:space="preserve">Cumming, G., Williams, J., &amp; Fidler, F. (2004). Replication and Researchers' Understanding of Confidence Intervals and Standard Error Bars. </w:t>
      </w:r>
      <w:r w:rsidRPr="008249EF">
        <w:rPr>
          <w:i/>
        </w:rPr>
        <w:t>Understanding Statistics, 3</w:t>
      </w:r>
      <w:r w:rsidRPr="008249EF">
        <w:t>(4), 299-311. doi:10.1207/s15328031us0304_5</w:t>
      </w:r>
    </w:p>
    <w:p w14:paraId="74CB4DA1" w14:textId="77777777" w:rsidR="008249EF" w:rsidRPr="008249EF" w:rsidRDefault="008249EF" w:rsidP="008249EF">
      <w:pPr>
        <w:pStyle w:val="EndNoteBibliography"/>
        <w:spacing w:after="0"/>
        <w:ind w:left="720" w:hanging="720"/>
      </w:pPr>
      <w:r w:rsidRPr="008249EF">
        <w:t xml:space="preserve">Fanelli, D. (2010). “Positive” Results Increase Down the Hierarchy of the Sciences. </w:t>
      </w:r>
      <w:r w:rsidRPr="008249EF">
        <w:rPr>
          <w:i/>
        </w:rPr>
        <w:t>PLOS ONE, 5</w:t>
      </w:r>
      <w:r w:rsidRPr="008249EF">
        <w:t>(4), e10068. doi:10.1371/journal.pone.0010068</w:t>
      </w:r>
    </w:p>
    <w:p w14:paraId="0AE1DDAF" w14:textId="77777777" w:rsidR="008249EF" w:rsidRPr="008249EF" w:rsidRDefault="008249EF" w:rsidP="008249EF">
      <w:pPr>
        <w:pStyle w:val="EndNoteBibliography"/>
        <w:spacing w:after="0"/>
        <w:ind w:left="720" w:hanging="720"/>
      </w:pPr>
      <w:r w:rsidRPr="008249EF">
        <w:t xml:space="preserve">Fanelli, D. (2012). Negative results are disappearing from most disciplines and countries. </w:t>
      </w:r>
      <w:r w:rsidRPr="008249EF">
        <w:rPr>
          <w:i/>
        </w:rPr>
        <w:t>Scientometrics, 90</w:t>
      </w:r>
      <w:r w:rsidRPr="008249EF">
        <w:t>(3), 891-904. doi:10.1007/s11192-011-0494-7</w:t>
      </w:r>
    </w:p>
    <w:p w14:paraId="6B9BBC84" w14:textId="77777777" w:rsidR="008249EF" w:rsidRPr="008249EF" w:rsidRDefault="008249EF" w:rsidP="008249EF">
      <w:pPr>
        <w:pStyle w:val="EndNoteBibliography"/>
        <w:spacing w:after="0"/>
        <w:ind w:left="720" w:hanging="720"/>
      </w:pPr>
      <w:r w:rsidRPr="008249EF">
        <w:t xml:space="preserve">Fiedler, K., &amp; Schwarz, N. (2015). Questionable Research Practices Revisited. </w:t>
      </w:r>
      <w:r w:rsidRPr="008249EF">
        <w:rPr>
          <w:i/>
        </w:rPr>
        <w:t>Social Psychological and Personality Science, 7</w:t>
      </w:r>
      <w:r w:rsidRPr="008249EF">
        <w:t>(1), 45-52. doi:10.1177/1948550615612150</w:t>
      </w:r>
    </w:p>
    <w:p w14:paraId="411A99A5" w14:textId="77777777" w:rsidR="008249EF" w:rsidRPr="008249EF" w:rsidRDefault="008249EF" w:rsidP="008249EF">
      <w:pPr>
        <w:pStyle w:val="EndNoteBibliography"/>
        <w:spacing w:after="0"/>
        <w:ind w:left="720" w:hanging="720"/>
      </w:pPr>
      <w:r w:rsidRPr="008249EF">
        <w:t xml:space="preserve">Hartgerink, C. H. J., van Aert, R. C. M., Nuijten, M. B., Wicherts, J. M., &amp; van Assen, M. A. L. M. (2016). Distributions of p-values smaller than .05 in psychology: what is going on? </w:t>
      </w:r>
      <w:r w:rsidRPr="008249EF">
        <w:rPr>
          <w:i/>
        </w:rPr>
        <w:t>PeerJ, 4</w:t>
      </w:r>
      <w:r w:rsidRPr="008249EF">
        <w:t>, e1935. doi:10.7717/peerj.1935</w:t>
      </w:r>
    </w:p>
    <w:p w14:paraId="3E8F0460" w14:textId="0FA31B6D" w:rsidR="008249EF" w:rsidRPr="008249EF" w:rsidRDefault="008249EF" w:rsidP="008249EF">
      <w:pPr>
        <w:pStyle w:val="EndNoteBibliography"/>
        <w:spacing w:after="0"/>
        <w:ind w:left="720" w:hanging="720"/>
      </w:pPr>
      <w:r w:rsidRPr="008249EF">
        <w:t xml:space="preserve">Hedges, L. V. (1992). Modeling Publication Selection Effects in Meta-Analysis. </w:t>
      </w:r>
      <w:r w:rsidRPr="008249EF">
        <w:rPr>
          <w:i/>
        </w:rPr>
        <w:t>Statistical Science, 7</w:t>
      </w:r>
      <w:r w:rsidRPr="008249EF">
        <w:t xml:space="preserve">(2), 246-255.  Retrieved from </w:t>
      </w:r>
      <w:hyperlink r:id="rId8" w:history="1">
        <w:r w:rsidRPr="008249EF">
          <w:rPr>
            <w:rStyle w:val="Hyperlink"/>
          </w:rPr>
          <w:t>http://www.jstor.org.ezp.lib.unimelb.edu.au/stable/2246311</w:t>
        </w:r>
      </w:hyperlink>
    </w:p>
    <w:p w14:paraId="2A63A8BE" w14:textId="77777777" w:rsidR="008249EF" w:rsidRPr="008249EF" w:rsidRDefault="008249EF" w:rsidP="008249EF">
      <w:pPr>
        <w:pStyle w:val="EndNoteBibliography"/>
        <w:spacing w:after="0"/>
        <w:ind w:left="720" w:hanging="720"/>
      </w:pPr>
      <w:r w:rsidRPr="008249EF">
        <w:t xml:space="preserve">John, L. K., Loewenstein, G., &amp; Prelec, D. (2012). Measuring the Prevalence of Questionable Research Practices With Incentives for Truth Telling. </w:t>
      </w:r>
      <w:r w:rsidRPr="008249EF">
        <w:rPr>
          <w:i/>
        </w:rPr>
        <w:t>Psychological Science, 23</w:t>
      </w:r>
      <w:r w:rsidRPr="008249EF">
        <w:t>(5), 524-532. doi:10.1177/0956797611430953</w:t>
      </w:r>
    </w:p>
    <w:p w14:paraId="4DEE8A1B" w14:textId="77777777" w:rsidR="008249EF" w:rsidRPr="008249EF" w:rsidRDefault="008249EF" w:rsidP="008249EF">
      <w:pPr>
        <w:pStyle w:val="EndNoteBibliography"/>
        <w:spacing w:after="0"/>
        <w:ind w:left="720" w:hanging="720"/>
      </w:pPr>
      <w:r w:rsidRPr="008249EF">
        <w:t xml:space="preserve">Kerr, N. L. (1998). HARKing: Hypothesizing After the Results are Known. </w:t>
      </w:r>
      <w:r w:rsidRPr="008249EF">
        <w:rPr>
          <w:i/>
        </w:rPr>
        <w:t>Personality and Social Psychology Review, 2</w:t>
      </w:r>
      <w:r w:rsidRPr="008249EF">
        <w:t>(3), 196-217. doi:10.1207/s15327957pspr0203_4</w:t>
      </w:r>
    </w:p>
    <w:p w14:paraId="6B9567E0" w14:textId="77777777" w:rsidR="008249EF" w:rsidRPr="008249EF" w:rsidRDefault="008249EF" w:rsidP="008249EF">
      <w:pPr>
        <w:pStyle w:val="EndNoteBibliography"/>
        <w:spacing w:after="0"/>
        <w:ind w:left="720" w:hanging="720"/>
      </w:pPr>
      <w:r w:rsidRPr="008249EF">
        <w:t xml:space="preserve">Lane, D. M., &amp; Dunlap, W. P. (1978). Estimating effect size: Bias resulting from the significance criterion in editorial decisions. </w:t>
      </w:r>
      <w:r w:rsidRPr="008249EF">
        <w:rPr>
          <w:i/>
        </w:rPr>
        <w:t>British Journal of Mathematical and Statistical Psychology, 31</w:t>
      </w:r>
      <w:r w:rsidRPr="008249EF">
        <w:t>(2), 107-112. doi:10.1111/j.2044-8317.1978.tb00578.x</w:t>
      </w:r>
    </w:p>
    <w:p w14:paraId="55FA2640" w14:textId="77777777" w:rsidR="008249EF" w:rsidRPr="008249EF" w:rsidRDefault="008249EF" w:rsidP="008249EF">
      <w:pPr>
        <w:pStyle w:val="EndNoteBibliography"/>
        <w:spacing w:after="0"/>
        <w:ind w:left="720" w:hanging="720"/>
      </w:pPr>
      <w:r w:rsidRPr="008249EF">
        <w:t xml:space="preserve">Mahoney, M. J. (1977). Publication prejudices: An experimental study of confirmatory bias in the peer review system. </w:t>
      </w:r>
      <w:r w:rsidRPr="008249EF">
        <w:rPr>
          <w:i/>
        </w:rPr>
        <w:t>Cognitive Therapy and Research, 1</w:t>
      </w:r>
      <w:r w:rsidRPr="008249EF">
        <w:t>(2), 161-175. doi:10.1007/BF01173636</w:t>
      </w:r>
    </w:p>
    <w:p w14:paraId="41601A65" w14:textId="77777777" w:rsidR="008249EF" w:rsidRPr="008249EF" w:rsidRDefault="008249EF" w:rsidP="008249EF">
      <w:pPr>
        <w:pStyle w:val="EndNoteBibliography"/>
        <w:spacing w:after="0"/>
        <w:ind w:left="720" w:hanging="720"/>
      </w:pPr>
      <w:r w:rsidRPr="008249EF">
        <w:t xml:space="preserve">Meehl, P. E. (1967). Theory-Testing in Psychology and Physics: A Methodological Paradox. </w:t>
      </w:r>
      <w:r w:rsidRPr="008249EF">
        <w:rPr>
          <w:i/>
        </w:rPr>
        <w:t>Philosophy of Science, 34</w:t>
      </w:r>
      <w:r w:rsidRPr="008249EF">
        <w:t>(2), 103-115. doi:10.1086/288135</w:t>
      </w:r>
    </w:p>
    <w:p w14:paraId="4906CCD4" w14:textId="77777777" w:rsidR="008249EF" w:rsidRPr="008249EF" w:rsidRDefault="008249EF" w:rsidP="008249EF">
      <w:pPr>
        <w:pStyle w:val="EndNoteBibliography"/>
        <w:spacing w:after="0"/>
        <w:ind w:left="720" w:hanging="720"/>
      </w:pPr>
      <w:r w:rsidRPr="008249EF">
        <w:lastRenderedPageBreak/>
        <w:t xml:space="preserve">Meehl, P. E. (1978). Theoretical risks and tabular asterisks: Sir Karl, Sir Ronald, and the slow progress of soft psychology. </w:t>
      </w:r>
      <w:r w:rsidRPr="008249EF">
        <w:rPr>
          <w:i/>
        </w:rPr>
        <w:t>Journal of Consulting and Clinical Psychology, 46</w:t>
      </w:r>
      <w:r w:rsidRPr="008249EF">
        <w:t>(4), 806-834. doi:10.1037/0022-006X.46.4.806</w:t>
      </w:r>
    </w:p>
    <w:p w14:paraId="1E9FDE08" w14:textId="77777777" w:rsidR="008249EF" w:rsidRPr="008249EF" w:rsidRDefault="008249EF" w:rsidP="008249EF">
      <w:pPr>
        <w:pStyle w:val="EndNoteBibliography"/>
        <w:spacing w:after="0"/>
        <w:ind w:left="720" w:hanging="720"/>
      </w:pPr>
      <w:r w:rsidRPr="008249EF">
        <w:t xml:space="preserve">Murphy, K. R., &amp; Aguinis, H. (2017). HARKing: How Badly Can Cherry-Picking and Question Trolling Produce Bias in Published Results? </w:t>
      </w:r>
      <w:r w:rsidRPr="008249EF">
        <w:rPr>
          <w:i/>
        </w:rPr>
        <w:t>Journal of Business and Psychology</w:t>
      </w:r>
      <w:r w:rsidRPr="008249EF">
        <w:t>. doi:10.1007/s10869-017-9524-7</w:t>
      </w:r>
    </w:p>
    <w:p w14:paraId="7EC39FCA" w14:textId="77777777" w:rsidR="008249EF" w:rsidRPr="008249EF" w:rsidRDefault="008249EF" w:rsidP="008249EF">
      <w:pPr>
        <w:pStyle w:val="EndNoteBibliography"/>
        <w:spacing w:after="0"/>
        <w:ind w:left="720" w:hanging="720"/>
      </w:pPr>
      <w:r w:rsidRPr="008249EF">
        <w:t xml:space="preserve">Oakes, M. (1986). </w:t>
      </w:r>
      <w:r w:rsidRPr="008249EF">
        <w:rPr>
          <w:i/>
        </w:rPr>
        <w:t>Statistical inference: A commentary for the social and behavioural sciences</w:t>
      </w:r>
      <w:r w:rsidRPr="008249EF">
        <w:t xml:space="preserve">. New York, NY: Wiley. </w:t>
      </w:r>
    </w:p>
    <w:p w14:paraId="7C5EC2BC" w14:textId="0AA1806D" w:rsidR="008249EF" w:rsidRPr="008249EF" w:rsidRDefault="008249EF" w:rsidP="008249EF">
      <w:pPr>
        <w:pStyle w:val="EndNoteBibliography"/>
        <w:spacing w:after="0"/>
        <w:ind w:left="720" w:hanging="720"/>
      </w:pPr>
      <w:r w:rsidRPr="008249EF">
        <w:t xml:space="preserve">Rosenthal, R. (1979). The file drawer problem and tolerance for null results. </w:t>
      </w:r>
      <w:r w:rsidRPr="008249EF">
        <w:rPr>
          <w:i/>
        </w:rPr>
        <w:t>Psychological Bulletin, 86</w:t>
      </w:r>
      <w:r w:rsidRPr="008249EF">
        <w:t xml:space="preserve">(3), 638-641.  Retrieved from </w:t>
      </w:r>
      <w:hyperlink r:id="rId9" w:history="1">
        <w:r w:rsidRPr="008249EF">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6DD8DE48" w14:textId="77777777" w:rsidR="008249EF" w:rsidRPr="008249EF" w:rsidRDefault="008249EF" w:rsidP="008249EF">
      <w:pPr>
        <w:pStyle w:val="EndNoteBibliography"/>
        <w:spacing w:after="0"/>
        <w:ind w:left="720" w:hanging="720"/>
      </w:pPr>
      <w:r w:rsidRPr="008249EF">
        <w:t xml:space="preserve">Simmons, J. P., Nelson, L. D., &amp; Simonsohn, U. (2011). False-Positive Psychology. </w:t>
      </w:r>
      <w:r w:rsidRPr="008249EF">
        <w:rPr>
          <w:i/>
        </w:rPr>
        <w:t>Psychological Science, 22</w:t>
      </w:r>
      <w:r w:rsidRPr="008249EF">
        <w:t>(11), 1359-1366. doi:10.1177/0956797611417632</w:t>
      </w:r>
    </w:p>
    <w:p w14:paraId="11747B64" w14:textId="77777777" w:rsidR="008249EF" w:rsidRPr="008249EF" w:rsidRDefault="008249EF" w:rsidP="008249EF">
      <w:pPr>
        <w:pStyle w:val="EndNoteBibliography"/>
        <w:spacing w:after="0"/>
        <w:ind w:left="720" w:hanging="720"/>
      </w:pPr>
      <w:r w:rsidRPr="008249EF">
        <w:t xml:space="preserve">Szucs, D., &amp; Ioannidis, J. P. A. (2017). Empirical assessment of published effect sizes and power in the recent cognitive neuroscience and psychology literature. </w:t>
      </w:r>
      <w:r w:rsidRPr="008249EF">
        <w:rPr>
          <w:i/>
        </w:rPr>
        <w:t>PLOS Biology, 15</w:t>
      </w:r>
      <w:r w:rsidRPr="008249EF">
        <w:t>(3), e2000797. doi:10.1371/journal.pbio.2000797</w:t>
      </w:r>
    </w:p>
    <w:p w14:paraId="2F9FD61E" w14:textId="77777777" w:rsidR="008249EF" w:rsidRPr="008249EF" w:rsidRDefault="008249EF" w:rsidP="008249EF">
      <w:pPr>
        <w:pStyle w:val="EndNoteBibliography"/>
        <w:ind w:left="720" w:hanging="720"/>
      </w:pPr>
      <w:r w:rsidRPr="008249EF">
        <w:t xml:space="preserve">Wagenmakers, E. J., Verhagen, J., &amp; Ly, A. (2016). How to quantify the evidence for the absence of a correlation. </w:t>
      </w:r>
      <w:r w:rsidRPr="008249EF">
        <w:rPr>
          <w:i/>
        </w:rPr>
        <w:t>Behav Res Methods, 48</w:t>
      </w:r>
      <w:r w:rsidRPr="008249EF">
        <w:t>(2), 413-426. doi:10.3758/s13428-015-0593-0</w:t>
      </w:r>
    </w:p>
    <w:p w14:paraId="260E9266" w14:textId="081BDAA6"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95B2A9" w14:textId="77777777" w:rsidR="0056066F" w:rsidRDefault="0056066F" w:rsidP="007F350D">
      <w:pPr>
        <w:spacing w:after="0" w:line="240" w:lineRule="auto"/>
      </w:pPr>
      <w:r>
        <w:separator/>
      </w:r>
    </w:p>
  </w:endnote>
  <w:endnote w:type="continuationSeparator" w:id="0">
    <w:p w14:paraId="635AEA86" w14:textId="77777777" w:rsidR="0056066F" w:rsidRDefault="0056066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A2DE09" w14:textId="77777777" w:rsidR="0056066F" w:rsidRDefault="0056066F" w:rsidP="007F350D">
      <w:pPr>
        <w:spacing w:after="0" w:line="240" w:lineRule="auto"/>
      </w:pPr>
      <w:r>
        <w:separator/>
      </w:r>
    </w:p>
  </w:footnote>
  <w:footnote w:type="continuationSeparator" w:id="0">
    <w:p w14:paraId="758A69CD" w14:textId="77777777" w:rsidR="0056066F" w:rsidRDefault="0056066F" w:rsidP="007F350D">
      <w:pPr>
        <w:spacing w:after="0" w:line="240" w:lineRule="auto"/>
      </w:pPr>
      <w:r>
        <w:continuationSeparator/>
      </w:r>
    </w:p>
  </w:footnote>
  <w:footnote w:id="1">
    <w:p w14:paraId="1AC90D9C" w14:textId="4EA8B946" w:rsidR="007F350D" w:rsidRDefault="007F350D">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estimat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2&lt;/item&gt;&lt;item&gt;994&lt;/item&gt;&lt;item&gt;996&lt;/item&gt;&lt;item&gt;997&lt;/item&gt;&lt;/record-ids&gt;&lt;/item&gt;&lt;/Libraries&gt;"/>
  </w:docVars>
  <w:rsids>
    <w:rsidRoot w:val="00137A40"/>
    <w:rsid w:val="00002634"/>
    <w:rsid w:val="0003603B"/>
    <w:rsid w:val="000669ED"/>
    <w:rsid w:val="00067FE5"/>
    <w:rsid w:val="00073CE5"/>
    <w:rsid w:val="00075B38"/>
    <w:rsid w:val="00137A40"/>
    <w:rsid w:val="00154FFC"/>
    <w:rsid w:val="00173FBB"/>
    <w:rsid w:val="00192825"/>
    <w:rsid w:val="001A39D9"/>
    <w:rsid w:val="001A6707"/>
    <w:rsid w:val="001D75DD"/>
    <w:rsid w:val="0020257A"/>
    <w:rsid w:val="0022454F"/>
    <w:rsid w:val="0026133F"/>
    <w:rsid w:val="002E0748"/>
    <w:rsid w:val="003357B4"/>
    <w:rsid w:val="003513EC"/>
    <w:rsid w:val="003605DA"/>
    <w:rsid w:val="00393EDC"/>
    <w:rsid w:val="00410CB6"/>
    <w:rsid w:val="00437242"/>
    <w:rsid w:val="00485197"/>
    <w:rsid w:val="00520BA2"/>
    <w:rsid w:val="00522C44"/>
    <w:rsid w:val="0056066F"/>
    <w:rsid w:val="005A6A6F"/>
    <w:rsid w:val="005E4E1A"/>
    <w:rsid w:val="005E6C89"/>
    <w:rsid w:val="005F6994"/>
    <w:rsid w:val="00603EFB"/>
    <w:rsid w:val="00616725"/>
    <w:rsid w:val="0068496B"/>
    <w:rsid w:val="00690F85"/>
    <w:rsid w:val="006B397A"/>
    <w:rsid w:val="006C6FA0"/>
    <w:rsid w:val="006F5544"/>
    <w:rsid w:val="00713549"/>
    <w:rsid w:val="00781703"/>
    <w:rsid w:val="00781867"/>
    <w:rsid w:val="007A4A2C"/>
    <w:rsid w:val="007B2FF6"/>
    <w:rsid w:val="007D706D"/>
    <w:rsid w:val="007F0077"/>
    <w:rsid w:val="007F350D"/>
    <w:rsid w:val="00806EED"/>
    <w:rsid w:val="00816109"/>
    <w:rsid w:val="0082394A"/>
    <w:rsid w:val="008249EF"/>
    <w:rsid w:val="008636EA"/>
    <w:rsid w:val="00880847"/>
    <w:rsid w:val="00897DD1"/>
    <w:rsid w:val="00962321"/>
    <w:rsid w:val="00976A08"/>
    <w:rsid w:val="00981291"/>
    <w:rsid w:val="009A116B"/>
    <w:rsid w:val="009D3A79"/>
    <w:rsid w:val="009F21D6"/>
    <w:rsid w:val="009F7703"/>
    <w:rsid w:val="00A065FE"/>
    <w:rsid w:val="00A17F8F"/>
    <w:rsid w:val="00A2133B"/>
    <w:rsid w:val="00A22718"/>
    <w:rsid w:val="00A24CEA"/>
    <w:rsid w:val="00A813B7"/>
    <w:rsid w:val="00A86D12"/>
    <w:rsid w:val="00AC1A94"/>
    <w:rsid w:val="00AC2B28"/>
    <w:rsid w:val="00AD00B3"/>
    <w:rsid w:val="00AD31E5"/>
    <w:rsid w:val="00B055FA"/>
    <w:rsid w:val="00B05AFE"/>
    <w:rsid w:val="00B25C87"/>
    <w:rsid w:val="00BA3FB4"/>
    <w:rsid w:val="00BC4431"/>
    <w:rsid w:val="00BD264C"/>
    <w:rsid w:val="00C23CF1"/>
    <w:rsid w:val="00CA14F3"/>
    <w:rsid w:val="00CD6453"/>
    <w:rsid w:val="00D1769A"/>
    <w:rsid w:val="00D17FE7"/>
    <w:rsid w:val="00D20EB1"/>
    <w:rsid w:val="00D31830"/>
    <w:rsid w:val="00D347AE"/>
    <w:rsid w:val="00D91D63"/>
    <w:rsid w:val="00DE0F93"/>
    <w:rsid w:val="00E25A5A"/>
    <w:rsid w:val="00E834A4"/>
    <w:rsid w:val="00E84926"/>
    <w:rsid w:val="00E979A7"/>
    <w:rsid w:val="00EA2A88"/>
    <w:rsid w:val="00EA670A"/>
    <w:rsid w:val="00F04430"/>
    <w:rsid w:val="00F1374D"/>
    <w:rsid w:val="00F52E35"/>
    <w:rsid w:val="00FC4EDA"/>
    <w:rsid w:val="00FF04C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stor.org.ezp.lib.unimelb.edu.au/stable/2246311" TargetMode="External"/><Relationship Id="rId3" Type="http://schemas.openxmlformats.org/officeDocument/2006/relationships/settings" Target="settings.xml"/><Relationship Id="rId7" Type="http://schemas.openxmlformats.org/officeDocument/2006/relationships/hyperlink" Target="http://dx.doi.org/10.1037/0003-066X.49.12.99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CF2D00-DA72-49BF-91E1-356419D45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2</TotalTime>
  <Pages>4</Pages>
  <Words>3504</Words>
  <Characters>19973</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6</cp:revision>
  <dcterms:created xsi:type="dcterms:W3CDTF">2018-10-04T22:37:00Z</dcterms:created>
  <dcterms:modified xsi:type="dcterms:W3CDTF">2018-10-20T03:54:00Z</dcterms:modified>
</cp:coreProperties>
</file>